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941F2" w:rsidRPr="00795E81" w:rsidRDefault="00BD0772" w:rsidP="009844E2">
      <w:pPr>
        <w:pStyle w:val="Listenabsatz"/>
        <w:jc w:val="center"/>
        <w:rPr>
          <w:i/>
          <w:lang w:val="en-US"/>
        </w:rPr>
      </w:pPr>
      <w:r>
        <w:rPr>
          <w:i/>
          <w:lang w:val="en-US"/>
        </w:rPr>
        <w:t>Next Steps</w:t>
      </w:r>
    </w:p>
    <w:p w:rsidR="004055F1" w:rsidRDefault="004055F1" w:rsidP="004535A0">
      <w:pPr>
        <w:pStyle w:val="Aufzhlungszeichen"/>
        <w:numPr>
          <w:ilvl w:val="0"/>
          <w:numId w:val="0"/>
        </w:numPr>
        <w:ind w:left="360" w:hanging="360"/>
        <w:rPr>
          <w:u w:val="single"/>
        </w:rPr>
      </w:pPr>
      <w:r>
        <w:rPr>
          <w:u w:val="single"/>
        </w:rPr>
        <w:t>Statistik</w:t>
      </w:r>
    </w:p>
    <w:p w:rsidR="004055F1" w:rsidRDefault="004055F1" w:rsidP="004055F1">
      <w:pPr>
        <w:pStyle w:val="Aufzhlungszeichen"/>
      </w:pPr>
      <w:r>
        <w:t>Für weitere Statistik: Literatur nachgucken</w:t>
      </w:r>
    </w:p>
    <w:p w:rsidR="004055F1" w:rsidRDefault="004055F1" w:rsidP="004055F1">
      <w:pPr>
        <w:pStyle w:val="Aufzhlungszeichen"/>
        <w:tabs>
          <w:tab w:val="clear" w:pos="360"/>
          <w:tab w:val="num" w:pos="720"/>
        </w:tabs>
        <w:ind w:left="720"/>
      </w:pPr>
      <w:r>
        <w:t xml:space="preserve">A. </w:t>
      </w:r>
      <w:proofErr w:type="spellStart"/>
      <w:r>
        <w:t>Juul</w:t>
      </w:r>
      <w:proofErr w:type="spellEnd"/>
      <w:r>
        <w:sym w:font="Wingdings" w:char="F0E0"/>
      </w:r>
      <w:r>
        <w:t xml:space="preserve"> Literaturliste bei </w:t>
      </w:r>
      <w:proofErr w:type="spellStart"/>
      <w:r>
        <w:t>Pubmed</w:t>
      </w:r>
      <w:proofErr w:type="spellEnd"/>
      <w:r>
        <w:t xml:space="preserve"> angucken: dän. Pubertätskohorte, wann in Pubertät etc.</w:t>
      </w:r>
    </w:p>
    <w:p w:rsidR="004055F1" w:rsidRDefault="004055F1" w:rsidP="004055F1">
      <w:pPr>
        <w:pStyle w:val="Aufzhlungszeichen"/>
        <w:tabs>
          <w:tab w:val="clear" w:pos="360"/>
          <w:tab w:val="num" w:pos="720"/>
        </w:tabs>
        <w:ind w:left="720"/>
      </w:pPr>
      <w:proofErr w:type="spellStart"/>
      <w:r>
        <w:t>Jm.Wit</w:t>
      </w:r>
      <w:proofErr w:type="spellEnd"/>
      <w:r>
        <w:t xml:space="preserve"> </w:t>
      </w:r>
      <w:r>
        <w:sym w:font="Wingdings" w:char="F0E0"/>
      </w:r>
      <w:r>
        <w:t xml:space="preserve"> Holland</w:t>
      </w:r>
      <w:r>
        <w:sym w:font="Wingdings" w:char="F0E0"/>
      </w:r>
      <w:r>
        <w:t xml:space="preserve"> Pubertätsbeginn</w:t>
      </w:r>
    </w:p>
    <w:p w:rsidR="004055F1" w:rsidRDefault="004055F1" w:rsidP="004055F1">
      <w:pPr>
        <w:pStyle w:val="Aufzhlungszeichen"/>
        <w:tabs>
          <w:tab w:val="clear" w:pos="360"/>
          <w:tab w:val="num" w:pos="720"/>
        </w:tabs>
        <w:ind w:left="720"/>
      </w:pPr>
      <w:r>
        <w:t xml:space="preserve">(Frank </w:t>
      </w:r>
      <w:proofErr w:type="spellStart"/>
      <w:r>
        <w:t>Bidlingmayer</w:t>
      </w:r>
      <w:proofErr w:type="spellEnd"/>
      <w:r>
        <w:t xml:space="preserve">: </w:t>
      </w:r>
      <w:proofErr w:type="spellStart"/>
      <w:r>
        <w:t>Minipuberty</w:t>
      </w:r>
      <w:proofErr w:type="spellEnd"/>
      <w:r>
        <w:t>: eher für mich)</w:t>
      </w:r>
    </w:p>
    <w:p w:rsidR="004055F1" w:rsidRPr="00961F95" w:rsidRDefault="004055F1" w:rsidP="004055F1">
      <w:pPr>
        <w:pStyle w:val="Aufzhlungszeichen"/>
        <w:rPr>
          <w:i/>
        </w:rPr>
      </w:pPr>
      <w:proofErr w:type="spellStart"/>
      <w:r w:rsidRPr="00961F95">
        <w:rPr>
          <w:i/>
        </w:rPr>
        <w:t>Kratzsch</w:t>
      </w:r>
      <w:proofErr w:type="spellEnd"/>
      <w:r w:rsidRPr="00961F95">
        <w:rPr>
          <w:i/>
        </w:rPr>
        <w:t xml:space="preserve">: ultrasensitive LH-, FSH-Bestimmungsmethoden: </w:t>
      </w:r>
      <w:proofErr w:type="spellStart"/>
      <w:r w:rsidRPr="00961F95">
        <w:rPr>
          <w:i/>
        </w:rPr>
        <w:t>Sesitivität</w:t>
      </w:r>
      <w:proofErr w:type="spellEnd"/>
      <w:r w:rsidRPr="00961F95">
        <w:rPr>
          <w:i/>
        </w:rPr>
        <w:t>/Spezifität/min-</w:t>
      </w:r>
      <w:proofErr w:type="spellStart"/>
      <w:r w:rsidRPr="00961F95">
        <w:rPr>
          <w:i/>
        </w:rPr>
        <w:t>max</w:t>
      </w:r>
      <w:proofErr w:type="spellEnd"/>
      <w:r w:rsidRPr="00961F95">
        <w:rPr>
          <w:i/>
        </w:rPr>
        <w:t>-</w:t>
      </w:r>
      <w:proofErr w:type="spellStart"/>
      <w:r w:rsidRPr="00961F95">
        <w:rPr>
          <w:i/>
        </w:rPr>
        <w:t>CutOffs</w:t>
      </w:r>
      <w:proofErr w:type="spellEnd"/>
      <w:r w:rsidRPr="00961F95">
        <w:rPr>
          <w:i/>
        </w:rPr>
        <w:t>/Wiederfindung</w:t>
      </w:r>
      <w:r w:rsidR="00935229" w:rsidRPr="00961F95">
        <w:rPr>
          <w:i/>
        </w:rPr>
        <w:t xml:space="preserve"> (</w:t>
      </w:r>
      <w:proofErr w:type="spellStart"/>
      <w:r w:rsidR="00935229" w:rsidRPr="00961F95">
        <w:rPr>
          <w:i/>
        </w:rPr>
        <w:t>Spiking</w:t>
      </w:r>
      <w:proofErr w:type="spellEnd"/>
      <w:r w:rsidR="00935229" w:rsidRPr="00961F95">
        <w:rPr>
          <w:i/>
        </w:rPr>
        <w:t xml:space="preserve">) </w:t>
      </w:r>
      <w:r w:rsidR="00935229" w:rsidRPr="00961F95">
        <w:rPr>
          <w:i/>
        </w:rPr>
        <w:sym w:font="Wingdings" w:char="F0E0"/>
      </w:r>
      <w:r w:rsidR="00935229" w:rsidRPr="00961F95">
        <w:rPr>
          <w:i/>
        </w:rPr>
        <w:t xml:space="preserve"> erfragen wie es ist</w:t>
      </w:r>
    </w:p>
    <w:p w:rsidR="00935229" w:rsidRPr="00961F95" w:rsidRDefault="00935229" w:rsidP="00935229">
      <w:pPr>
        <w:pStyle w:val="Aufzhlungszeichen"/>
        <w:tabs>
          <w:tab w:val="clear" w:pos="360"/>
          <w:tab w:val="num" w:pos="720"/>
        </w:tabs>
        <w:ind w:left="720"/>
        <w:rPr>
          <w:i/>
        </w:rPr>
      </w:pPr>
      <w:r w:rsidRPr="00961F95">
        <w:rPr>
          <w:i/>
        </w:rPr>
        <w:t>Es gibt leider eine Plattform für alle. Roche. Nicht in allen Bereichen gut…</w:t>
      </w:r>
    </w:p>
    <w:p w:rsidR="00935229" w:rsidRPr="00961F95" w:rsidRDefault="00935229" w:rsidP="00935229">
      <w:pPr>
        <w:pStyle w:val="Aufzhlungszeichen"/>
        <w:rPr>
          <w:i/>
        </w:rPr>
      </w:pPr>
      <w:r w:rsidRPr="00961F95">
        <w:rPr>
          <w:i/>
        </w:rPr>
        <w:t xml:space="preserve">Mandy: Algorithmus zu </w:t>
      </w:r>
      <w:proofErr w:type="spellStart"/>
      <w:r w:rsidRPr="00961F95">
        <w:rPr>
          <w:i/>
        </w:rPr>
        <w:t>Mehrfachbeuschen</w:t>
      </w:r>
      <w:proofErr w:type="spellEnd"/>
      <w:r w:rsidRPr="00961F95">
        <w:rPr>
          <w:i/>
        </w:rPr>
        <w:t>, JPM-Arbeit vogel-</w:t>
      </w:r>
      <w:proofErr w:type="spellStart"/>
      <w:r w:rsidRPr="00961F95">
        <w:rPr>
          <w:i/>
        </w:rPr>
        <w:t>kiess</w:t>
      </w:r>
      <w:proofErr w:type="spellEnd"/>
      <w:r w:rsidRPr="00961F95">
        <w:rPr>
          <w:i/>
        </w:rPr>
        <w:t xml:space="preserve"> angucken</w:t>
      </w:r>
    </w:p>
    <w:p w:rsidR="004055F1" w:rsidRDefault="004055F1" w:rsidP="004535A0">
      <w:pPr>
        <w:pStyle w:val="Aufzhlungszeichen"/>
        <w:numPr>
          <w:ilvl w:val="0"/>
          <w:numId w:val="0"/>
        </w:numPr>
        <w:ind w:left="360" w:hanging="360"/>
        <w:rPr>
          <w:u w:val="single"/>
        </w:rPr>
      </w:pPr>
    </w:p>
    <w:p w:rsidR="004535A0" w:rsidRDefault="004055F1" w:rsidP="004535A0">
      <w:pPr>
        <w:pStyle w:val="Aufzhlungszeichen"/>
        <w:numPr>
          <w:ilvl w:val="0"/>
          <w:numId w:val="0"/>
        </w:numPr>
        <w:ind w:left="360" w:hanging="360"/>
      </w:pPr>
      <w:r>
        <w:rPr>
          <w:u w:val="single"/>
        </w:rPr>
        <w:t>Einleitung/</w:t>
      </w:r>
      <w:proofErr w:type="spellStart"/>
      <w:r>
        <w:rPr>
          <w:u w:val="single"/>
        </w:rPr>
        <w:t>Introduction</w:t>
      </w:r>
      <w:proofErr w:type="spellEnd"/>
    </w:p>
    <w:p w:rsidR="00AF147F" w:rsidRDefault="00AF147F" w:rsidP="00D27C7F">
      <w:pPr>
        <w:pStyle w:val="Aufzhlungszeichen"/>
      </w:pPr>
      <w:r>
        <w:t>Review zu Pubertätseinflüsse nachgucken</w:t>
      </w:r>
      <w:r>
        <w:sym w:font="Wingdings" w:char="F0E0"/>
      </w:r>
      <w:proofErr w:type="spellStart"/>
      <w:r>
        <w:t>Aks</w:t>
      </w:r>
      <w:proofErr w:type="spellEnd"/>
      <w:r>
        <w:t xml:space="preserve"> Studien finden</w:t>
      </w:r>
    </w:p>
    <w:p w:rsidR="004055F1" w:rsidRDefault="004055F1" w:rsidP="00D27C7F">
      <w:pPr>
        <w:pStyle w:val="Aufzhlungszeichen"/>
      </w:pPr>
      <w:r>
        <w:t>Gulasch sortieren, Pubertätsstadien besser definieren, Leute zitieren, etc.</w:t>
      </w:r>
    </w:p>
    <w:p w:rsidR="004055F1" w:rsidRDefault="004055F1" w:rsidP="004055F1">
      <w:pPr>
        <w:pStyle w:val="Aufzhlungszeichen"/>
        <w:tabs>
          <w:tab w:val="clear" w:pos="360"/>
          <w:tab w:val="num" w:pos="720"/>
        </w:tabs>
        <w:ind w:left="720"/>
      </w:pPr>
      <w:r>
        <w:t>Zitate ergänzen(</w:t>
      </w:r>
      <w:r w:rsidR="00610A5F">
        <w:t xml:space="preserve"> </w:t>
      </w:r>
      <w:proofErr w:type="spellStart"/>
      <w:r>
        <w:t>Quante</w:t>
      </w:r>
      <w:proofErr w:type="spellEnd"/>
      <w:r>
        <w:t xml:space="preserve">, </w:t>
      </w:r>
      <w:proofErr w:type="spellStart"/>
      <w:r>
        <w:t>Poulain</w:t>
      </w:r>
      <w:proofErr w:type="spellEnd"/>
      <w:r>
        <w:t>, Wagner)</w:t>
      </w:r>
    </w:p>
    <w:p w:rsidR="004055F1" w:rsidRDefault="004055F1" w:rsidP="004055F1">
      <w:pPr>
        <w:pStyle w:val="Aufzhlungszeichen"/>
        <w:tabs>
          <w:tab w:val="clear" w:pos="360"/>
          <w:tab w:val="num" w:pos="720"/>
        </w:tabs>
        <w:ind w:left="720"/>
      </w:pPr>
      <w:r>
        <w:t xml:space="preserve">Struktur überarbeiten bei Pubertät (siehe Tipps von </w:t>
      </w:r>
      <w:proofErr w:type="spellStart"/>
      <w:r>
        <w:t>Kratzsch</w:t>
      </w:r>
      <w:proofErr w:type="spellEnd"/>
      <w:r>
        <w:t>), Pubertätsstadien definieren (Tanner etc.)</w:t>
      </w:r>
    </w:p>
    <w:p w:rsidR="004055F1" w:rsidRDefault="004055F1" w:rsidP="004055F1">
      <w:pPr>
        <w:pStyle w:val="Aufzhlungszeichen"/>
        <w:tabs>
          <w:tab w:val="clear" w:pos="360"/>
          <w:tab w:val="num" w:pos="720"/>
        </w:tabs>
        <w:ind w:left="720"/>
      </w:pPr>
      <w:r>
        <w:t>Formulierungen</w:t>
      </w:r>
    </w:p>
    <w:p w:rsidR="004055F1" w:rsidRDefault="004055F1" w:rsidP="004055F1">
      <w:pPr>
        <w:pStyle w:val="Aufzhlungszeichen"/>
      </w:pPr>
      <w:r>
        <w:t>Homepage von LIFE: DA angucken</w:t>
      </w:r>
    </w:p>
    <w:p w:rsidR="004055F1" w:rsidRDefault="004055F1" w:rsidP="004055F1">
      <w:pPr>
        <w:pStyle w:val="Aufzhlungszeichen"/>
      </w:pPr>
      <w:proofErr w:type="spellStart"/>
      <w:r>
        <w:t>Introduction</w:t>
      </w:r>
      <w:proofErr w:type="spellEnd"/>
      <w:r>
        <w:t xml:space="preserve"> schreiben (1,5 Seiten)</w:t>
      </w:r>
    </w:p>
    <w:p w:rsidR="004055F1" w:rsidRDefault="004055F1" w:rsidP="004055F1">
      <w:pPr>
        <w:pStyle w:val="Aufzhlungszeichen"/>
      </w:pPr>
      <w:proofErr w:type="spellStart"/>
      <w:r>
        <w:t>Methods</w:t>
      </w:r>
      <w:proofErr w:type="spellEnd"/>
      <w:r>
        <w:t xml:space="preserve"> schreiben (0,5 Seiten)</w:t>
      </w:r>
    </w:p>
    <w:p w:rsidR="004E7E20" w:rsidRDefault="004E7E20" w:rsidP="004E7E20">
      <w:pPr>
        <w:pStyle w:val="Aufzhlungszeichen"/>
        <w:tabs>
          <w:tab w:val="clear" w:pos="360"/>
          <w:tab w:val="num" w:pos="1068"/>
        </w:tabs>
        <w:ind w:left="1068"/>
      </w:pPr>
      <w:r>
        <w:t xml:space="preserve">Ich schließe nicht die </w:t>
      </w:r>
      <w:proofErr w:type="spellStart"/>
      <w:r>
        <w:t>Minipuberty</w:t>
      </w:r>
      <w:proofErr w:type="spellEnd"/>
      <w:r>
        <w:t xml:space="preserve"> (</w:t>
      </w:r>
      <w:proofErr w:type="spellStart"/>
      <w:r>
        <w:t>Bidlingmayer</w:t>
      </w:r>
      <w:proofErr w:type="spellEnd"/>
      <w:r>
        <w:t>) mit ein</w:t>
      </w:r>
    </w:p>
    <w:p w:rsidR="004055F1" w:rsidRDefault="004055F1" w:rsidP="00AA1EBF">
      <w:pPr>
        <w:pStyle w:val="Aufzhlungszeichen"/>
        <w:numPr>
          <w:ilvl w:val="0"/>
          <w:numId w:val="0"/>
        </w:numPr>
      </w:pPr>
    </w:p>
    <w:p w:rsidR="00AA1EBF" w:rsidRPr="00AA1EBF" w:rsidRDefault="00AA1EBF" w:rsidP="00AA1EBF">
      <w:pPr>
        <w:pStyle w:val="Aufzhlungszeichen"/>
        <w:numPr>
          <w:ilvl w:val="0"/>
          <w:numId w:val="0"/>
        </w:numPr>
        <w:rPr>
          <w:u w:val="single"/>
        </w:rPr>
      </w:pPr>
      <w:r>
        <w:rPr>
          <w:u w:val="single"/>
        </w:rPr>
        <w:t>Sonstiges</w:t>
      </w:r>
    </w:p>
    <w:p w:rsidR="00100FA6" w:rsidRDefault="00100FA6" w:rsidP="00226B9B">
      <w:pPr>
        <w:pStyle w:val="Aufzhlungszeichen"/>
      </w:pPr>
      <w:r>
        <w:t>Famulatur-Bescheinigung</w:t>
      </w:r>
    </w:p>
    <w:p w:rsidR="00062494" w:rsidRDefault="00062494" w:rsidP="00226B9B">
      <w:pPr>
        <w:pStyle w:val="Aufzhlungszeichen"/>
      </w:pPr>
      <w:r>
        <w:t>Maus kaufen?</w:t>
      </w:r>
    </w:p>
    <w:p w:rsidR="00811787" w:rsidRDefault="00811787" w:rsidP="00226B9B">
      <w:pPr>
        <w:pStyle w:val="Aufzhlungszeichen"/>
      </w:pPr>
      <w:r>
        <w:t>EDRS?</w:t>
      </w:r>
    </w:p>
    <w:p w:rsidR="004A25DF" w:rsidRDefault="004A25DF" w:rsidP="004E7E20">
      <w:pPr>
        <w:pStyle w:val="Aufzhlungszeichen"/>
        <w:numPr>
          <w:ilvl w:val="0"/>
          <w:numId w:val="0"/>
        </w:numPr>
      </w:pPr>
    </w:p>
    <w:p w:rsidR="008D3A43" w:rsidRPr="00907AE7" w:rsidRDefault="00226B9B" w:rsidP="00907AE7">
      <w:pPr>
        <w:pStyle w:val="Aufzhlungszeichen"/>
        <w:numPr>
          <w:ilvl w:val="0"/>
          <w:numId w:val="0"/>
        </w:numPr>
        <w:ind w:left="360" w:hanging="360"/>
        <w:rPr>
          <w:u w:val="single"/>
        </w:rPr>
      </w:pPr>
      <w:r>
        <w:rPr>
          <w:u w:val="single"/>
        </w:rPr>
        <w:t>Generelles:</w:t>
      </w:r>
    </w:p>
    <w:p w:rsidR="00C44353" w:rsidRDefault="00C44353" w:rsidP="00315551">
      <w:pPr>
        <w:pStyle w:val="Aufzhlungszeichen"/>
      </w:pPr>
      <w:r>
        <w:t>Für Jungen: Welches reifemerkmal verwenden?</w:t>
      </w:r>
      <w:r w:rsidR="00907AE7">
        <w:t xml:space="preserve"> </w:t>
      </w:r>
      <w:r w:rsidR="00907AE7">
        <w:sym w:font="Wingdings" w:char="F0E0"/>
      </w:r>
      <w:r w:rsidR="00907AE7">
        <w:t xml:space="preserve"> Wachstumsgeschwindigkeit</w:t>
      </w:r>
    </w:p>
    <w:p w:rsidR="00B72491" w:rsidRPr="0001521D" w:rsidRDefault="00B72491" w:rsidP="00B72491">
      <w:pPr>
        <w:pStyle w:val="Aufzhlungszeichen"/>
        <w:numPr>
          <w:ilvl w:val="0"/>
          <w:numId w:val="0"/>
        </w:numPr>
        <w:ind w:left="360" w:hanging="360"/>
      </w:pPr>
    </w:p>
    <w:p w:rsidR="000313CE" w:rsidRPr="00610A5F" w:rsidRDefault="009F207F" w:rsidP="000313CE">
      <w:pPr>
        <w:rPr>
          <w:u w:val="single"/>
        </w:rPr>
      </w:pPr>
      <w:r w:rsidRPr="00610A5F">
        <w:rPr>
          <w:u w:val="single"/>
        </w:rPr>
        <w:t>Morgen:</w:t>
      </w:r>
    </w:p>
    <w:p w:rsidR="004E7E20" w:rsidRDefault="004E7E20" w:rsidP="009F207F">
      <w:pPr>
        <w:pStyle w:val="Aufzhlungszeichen"/>
      </w:pPr>
      <w:r>
        <w:t>Mails:</w:t>
      </w:r>
      <w:r w:rsidR="00552492">
        <w:t xml:space="preserve"> Mandy, </w:t>
      </w:r>
      <w:proofErr w:type="spellStart"/>
      <w:r w:rsidR="00552492">
        <w:t>K</w:t>
      </w:r>
      <w:r>
        <w:t>ratzsch</w:t>
      </w:r>
      <w:proofErr w:type="spellEnd"/>
      <w:r>
        <w:t xml:space="preserve">, sonst zu Mandy </w:t>
      </w:r>
      <w:proofErr w:type="gramStart"/>
      <w:r>
        <w:t>hochgehen</w:t>
      </w:r>
      <w:proofErr w:type="gramEnd"/>
      <w:r>
        <w:t>.</w:t>
      </w:r>
    </w:p>
    <w:p w:rsidR="004E7E20" w:rsidRDefault="004E7E20" w:rsidP="00AA6560">
      <w:pPr>
        <w:pStyle w:val="Aufzhlungszeichen"/>
      </w:pPr>
      <w:r>
        <w:t>Datensätze</w:t>
      </w:r>
      <w:r w:rsidR="005331D8">
        <w:t xml:space="preserve"> </w:t>
      </w:r>
      <w:r w:rsidR="00AA6560">
        <w:t>Thomas geben</w:t>
      </w:r>
      <w:r w:rsidR="005331D8">
        <w:t>.</w:t>
      </w:r>
      <w:r w:rsidR="00AA6560">
        <w:t xml:space="preserve"> Auch Vorstellung für Kiess.</w:t>
      </w:r>
    </w:p>
    <w:p w:rsidR="00C037CB" w:rsidRDefault="00C037CB" w:rsidP="00AA6560">
      <w:pPr>
        <w:pStyle w:val="Aufzhlungszeichen"/>
      </w:pPr>
      <w:r>
        <w:t>Thomas</w:t>
      </w:r>
      <w:r w:rsidR="00AA6560">
        <w:t xml:space="preserve">: </w:t>
      </w:r>
      <w:proofErr w:type="spellStart"/>
      <w:r w:rsidR="005331D8">
        <w:t>Ref</w:t>
      </w:r>
      <w:proofErr w:type="spellEnd"/>
      <w:r w:rsidR="005331D8">
        <w:t>.-</w:t>
      </w:r>
      <w:proofErr w:type="spellStart"/>
      <w:r w:rsidR="005331D8">
        <w:t>werte</w:t>
      </w:r>
      <w:proofErr w:type="spellEnd"/>
      <w:r w:rsidR="005331D8">
        <w:t xml:space="preserve"> was soll gemacht werden.</w:t>
      </w:r>
    </w:p>
    <w:p w:rsidR="004E7E20" w:rsidRDefault="009F207F" w:rsidP="004E7E20">
      <w:pPr>
        <w:pStyle w:val="Aufzhlungszeichen"/>
      </w:pPr>
      <w:r>
        <w:t xml:space="preserve">Patricia </w:t>
      </w:r>
      <w:proofErr w:type="spellStart"/>
      <w:r>
        <w:t>description</w:t>
      </w:r>
      <w:proofErr w:type="spellEnd"/>
    </w:p>
    <w:p w:rsidR="00961F95" w:rsidRDefault="00961F95" w:rsidP="004E7E20">
      <w:pPr>
        <w:pStyle w:val="Aufzhlungszeichen"/>
      </w:pPr>
      <w:r>
        <w:t xml:space="preserve">Für weitere Statistik: </w:t>
      </w:r>
      <w:proofErr w:type="gramStart"/>
      <w:r>
        <w:t>Literatur</w:t>
      </w:r>
      <w:proofErr w:type="gramEnd"/>
      <w:r>
        <w:t xml:space="preserve"> nachgucken. </w:t>
      </w:r>
      <w:r>
        <w:sym w:font="Wingdings" w:char="F0E0"/>
      </w:r>
      <w:r>
        <w:t xml:space="preserve"> wie kann man Hypothesen umsetzen?</w:t>
      </w:r>
    </w:p>
    <w:p w:rsidR="00961F95" w:rsidRDefault="00961F95" w:rsidP="004E7E20">
      <w:pPr>
        <w:pStyle w:val="Aufzhlungszeichen"/>
      </w:pPr>
      <w:r>
        <w:t xml:space="preserve">Anne: </w:t>
      </w:r>
      <w:proofErr w:type="spellStart"/>
      <w:r>
        <w:t>Famulaturbescheinigung</w:t>
      </w:r>
      <w:proofErr w:type="spellEnd"/>
    </w:p>
    <w:p w:rsidR="004E7E20" w:rsidRDefault="004E7E20" w:rsidP="004E7E20">
      <w:pPr>
        <w:pStyle w:val="Aufzhlungszeichen"/>
        <w:numPr>
          <w:ilvl w:val="0"/>
          <w:numId w:val="0"/>
        </w:numPr>
      </w:pPr>
    </w:p>
    <w:p w:rsidR="00610A5F" w:rsidRDefault="00610A5F" w:rsidP="004E7E20">
      <w:pPr>
        <w:pStyle w:val="Aufzhlungszeichen"/>
        <w:numPr>
          <w:ilvl w:val="0"/>
          <w:numId w:val="0"/>
        </w:numPr>
        <w:rPr>
          <w:u w:val="single"/>
        </w:rPr>
      </w:pPr>
    </w:p>
    <w:p w:rsidR="004E7E20" w:rsidRDefault="004E7E20" w:rsidP="004E7E20">
      <w:pPr>
        <w:pStyle w:val="Aufzhlungszeichen"/>
        <w:numPr>
          <w:ilvl w:val="0"/>
          <w:numId w:val="0"/>
        </w:numPr>
        <w:rPr>
          <w:u w:val="single"/>
        </w:rPr>
      </w:pPr>
      <w:r>
        <w:rPr>
          <w:u w:val="single"/>
        </w:rPr>
        <w:t>Kiess 27. Juli 2017:</w:t>
      </w:r>
    </w:p>
    <w:p w:rsidR="00AA6560" w:rsidRDefault="00AA6560" w:rsidP="004E7E20">
      <w:pPr>
        <w:pStyle w:val="Aufzhlungszeichen"/>
      </w:pPr>
      <w:r>
        <w:t>Fertige Datensätze dokumentiert.</w:t>
      </w:r>
    </w:p>
    <w:p w:rsidR="004E7E20" w:rsidRDefault="004E7E20" w:rsidP="004E7E20">
      <w:pPr>
        <w:pStyle w:val="Aufzhlungszeichen"/>
      </w:pPr>
      <w:r>
        <w:t>Recherchierte Literatur: statistische Inspiration, mit meinen Daten umgesetzt</w:t>
      </w:r>
    </w:p>
    <w:p w:rsidR="00E67170" w:rsidRPr="00E67170" w:rsidRDefault="00E67170" w:rsidP="00E67170">
      <w:pPr>
        <w:pStyle w:val="Aufzhlungszeichen"/>
        <w:tabs>
          <w:tab w:val="clear" w:pos="360"/>
          <w:tab w:val="num" w:pos="720"/>
        </w:tabs>
        <w:ind w:left="720"/>
        <w:rPr>
          <w:lang w:val="en-US"/>
        </w:rPr>
      </w:pPr>
      <w:proofErr w:type="spellStart"/>
      <w:r w:rsidRPr="00E67170">
        <w:rPr>
          <w:lang w:val="en-US"/>
        </w:rPr>
        <w:lastRenderedPageBreak/>
        <w:t>Evtl</w:t>
      </w:r>
      <w:proofErr w:type="spellEnd"/>
      <w:r w:rsidRPr="00E67170">
        <w:rPr>
          <w:lang w:val="en-US"/>
        </w:rPr>
        <w:t xml:space="preserve"> </w:t>
      </w:r>
      <w:proofErr w:type="spellStart"/>
      <w:r w:rsidRPr="00E67170">
        <w:rPr>
          <w:lang w:val="en-US"/>
        </w:rPr>
        <w:t>ausdrucken</w:t>
      </w:r>
      <w:proofErr w:type="spellEnd"/>
      <w:r w:rsidRPr="00E67170">
        <w:rPr>
          <w:lang w:val="en-US"/>
        </w:rPr>
        <w:t xml:space="preserve">: </w:t>
      </w:r>
      <w:r w:rsidRPr="00AB29E8">
        <w:rPr>
          <w:lang w:val="en-US"/>
        </w:rPr>
        <w:t>Pub</w:t>
      </w:r>
      <w:bookmarkStart w:id="0" w:name="_GoBack"/>
      <w:bookmarkEnd w:id="0"/>
      <w:r w:rsidRPr="00AB29E8">
        <w:rPr>
          <w:lang w:val="en-US"/>
        </w:rPr>
        <w:t>ertal development in Danish children: comparison of recent European and US data.</w:t>
      </w:r>
      <w:r>
        <w:rPr>
          <w:lang w:val="en-US"/>
        </w:rPr>
        <w:t xml:space="preserve">: Pubertal development ~ BMI </w:t>
      </w:r>
      <w:r>
        <w:rPr>
          <w:lang w:val="en-US"/>
        </w:rPr>
        <w:fldChar w:fldCharType="begin"/>
      </w:r>
      <w:r>
        <w:rPr>
          <w:lang w:val="en-US"/>
        </w:rPr>
        <w:instrText>ADDIN CITAVI.PLACEHOLDER 3598c383-724f-4126-9f34-48770c869dcf 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SnV1bCBldCBhbC4gMjAwNik8L1RleHQ+DQogICAgPC9UZXh0VW5pdD4NCiAgPC9UZXh0VW5pdHM+DQo8L1BsYWNlaG9sZGVyPg==</w:instrText>
      </w:r>
      <w:r>
        <w:rPr>
          <w:lang w:val="en-US"/>
        </w:rPr>
        <w:fldChar w:fldCharType="separate"/>
      </w:r>
      <w:bookmarkStart w:id="1" w:name="_CTVP0013598c383724f41269f3448770c869dcf"/>
      <w:r>
        <w:rPr>
          <w:lang w:val="en-US"/>
        </w:rPr>
        <w:t>(</w:t>
      </w:r>
      <w:proofErr w:type="spellStart"/>
      <w:r>
        <w:rPr>
          <w:lang w:val="en-US"/>
        </w:rPr>
        <w:t>Juul</w:t>
      </w:r>
      <w:proofErr w:type="spellEnd"/>
      <w:r>
        <w:rPr>
          <w:lang w:val="en-US"/>
        </w:rPr>
        <w:t xml:space="preserve"> et al. 2006)</w:t>
      </w:r>
      <w:bookmarkEnd w:id="1"/>
      <w:r>
        <w:rPr>
          <w:lang w:val="en-US"/>
        </w:rPr>
        <w:fldChar w:fldCharType="end"/>
      </w:r>
      <w:r>
        <w:rPr>
          <w:lang w:val="en-US"/>
        </w:rPr>
        <w:t>!!</w:t>
      </w:r>
    </w:p>
    <w:p w:rsidR="004E7E20" w:rsidRDefault="004E7E20" w:rsidP="004E7E20">
      <w:pPr>
        <w:pStyle w:val="Aufzhlungszeichen"/>
      </w:pPr>
      <w:proofErr w:type="spellStart"/>
      <w:r>
        <w:t>Kratzsch</w:t>
      </w:r>
      <w:proofErr w:type="spellEnd"/>
      <w:r>
        <w:t>: ultrasensitive Bestimmungsmethoden</w:t>
      </w:r>
      <w:r>
        <w:sym w:font="Wingdings" w:char="F0E0"/>
      </w:r>
      <w:r>
        <w:t xml:space="preserve"> was ist bei rausgekommen</w:t>
      </w:r>
    </w:p>
    <w:p w:rsidR="00610A5F" w:rsidRDefault="00610A5F" w:rsidP="004E7E20">
      <w:pPr>
        <w:pStyle w:val="Aufzhlungszeichen"/>
      </w:pPr>
      <w:r>
        <w:t>Mandy: Algorithmus Mehrfachbesucher</w:t>
      </w:r>
    </w:p>
    <w:p w:rsidR="00506291" w:rsidRDefault="00506291" w:rsidP="004E7E20">
      <w:pPr>
        <w:pStyle w:val="Aufzhlungszeichen"/>
      </w:pPr>
      <w:r>
        <w:t>Evtl. überarbeitete Einleitung</w:t>
      </w:r>
    </w:p>
    <w:p w:rsidR="00506291" w:rsidRDefault="00506291" w:rsidP="004E7E20">
      <w:pPr>
        <w:pStyle w:val="Aufzhlungszeichen"/>
      </w:pPr>
      <w:r>
        <w:t>Review: was beeinflusst Pubertät?</w:t>
      </w:r>
    </w:p>
    <w:p w:rsidR="00610A5F" w:rsidRPr="004E7E20" w:rsidRDefault="00610A5F" w:rsidP="004E7E20">
      <w:pPr>
        <w:pStyle w:val="Aufzhlungszeichen"/>
      </w:pPr>
      <w:r>
        <w:t>EDRS?</w:t>
      </w:r>
    </w:p>
    <w:p w:rsidR="009F207F" w:rsidRDefault="009F207F" w:rsidP="009F207F">
      <w:pPr>
        <w:pStyle w:val="Aufzhlungszeichen"/>
        <w:numPr>
          <w:ilvl w:val="0"/>
          <w:numId w:val="0"/>
        </w:numPr>
        <w:ind w:left="360"/>
      </w:pPr>
    </w:p>
    <w:p w:rsidR="009F207F" w:rsidRDefault="009F207F" w:rsidP="000313CE"/>
    <w:p w:rsidR="009F207F" w:rsidRDefault="009F207F" w:rsidP="000313CE"/>
    <w:p w:rsidR="00682CDD" w:rsidRDefault="00682CDD" w:rsidP="000313CE">
      <w:pPr>
        <w:rPr>
          <w:rFonts w:ascii="Times New Roman" w:eastAsia="Times New Roman" w:hAnsi="Times New Roman" w:cs="Times New Roman"/>
          <w:color w:val="4B4F56"/>
          <w:sz w:val="24"/>
          <w:szCs w:val="24"/>
          <w:lang w:val="en-US" w:eastAsia="de-DE"/>
        </w:rPr>
      </w:pPr>
    </w:p>
    <w:p w:rsidR="004945EB" w:rsidRPr="001D275B" w:rsidRDefault="004945EB" w:rsidP="000313CE">
      <w:pPr>
        <w:rPr>
          <w:rFonts w:ascii="Times New Roman" w:eastAsia="Times New Roman" w:hAnsi="Times New Roman" w:cs="Times New Roman"/>
          <w:color w:val="4B4F56"/>
          <w:sz w:val="24"/>
          <w:szCs w:val="24"/>
          <w:lang w:val="en-US" w:eastAsia="de-DE"/>
        </w:rPr>
      </w:pPr>
    </w:p>
    <w:p w:rsidR="000313CE" w:rsidRPr="001D275B" w:rsidRDefault="000313CE" w:rsidP="000313CE">
      <w:pPr>
        <w:rPr>
          <w:lang w:val="en-US"/>
        </w:rPr>
      </w:pPr>
    </w:p>
    <w:p w:rsidR="009844E2" w:rsidRPr="001D275B" w:rsidRDefault="009844E2" w:rsidP="009844E2">
      <w:pPr>
        <w:ind w:left="360"/>
        <w:rPr>
          <w:lang w:val="en-US"/>
        </w:rPr>
      </w:pPr>
    </w:p>
    <w:sectPr w:rsidR="009844E2" w:rsidRPr="001D275B" w:rsidSect="00FB6356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9"/>
    <w:multiLevelType w:val="singleLevel"/>
    <w:tmpl w:val="7118069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205337A7"/>
    <w:multiLevelType w:val="hybridMultilevel"/>
    <w:tmpl w:val="EC38E4BA"/>
    <w:lvl w:ilvl="0" w:tplc="C7F8F718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2E90069"/>
    <w:multiLevelType w:val="hybridMultilevel"/>
    <w:tmpl w:val="D3CCAF8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34EA44C4"/>
    <w:multiLevelType w:val="hybridMultilevel"/>
    <w:tmpl w:val="89C23CC4"/>
    <w:lvl w:ilvl="0" w:tplc="04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4">
    <w:nsid w:val="3CFD724C"/>
    <w:multiLevelType w:val="hybridMultilevel"/>
    <w:tmpl w:val="4300B64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2F6204A"/>
    <w:multiLevelType w:val="hybridMultilevel"/>
    <w:tmpl w:val="026685B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4A2A0208"/>
    <w:multiLevelType w:val="hybridMultilevel"/>
    <w:tmpl w:val="4C86441C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60586472"/>
    <w:multiLevelType w:val="hybridMultilevel"/>
    <w:tmpl w:val="16669546"/>
    <w:lvl w:ilvl="0" w:tplc="CB4CB284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6C943741"/>
    <w:multiLevelType w:val="hybridMultilevel"/>
    <w:tmpl w:val="DD8A81D4"/>
    <w:lvl w:ilvl="0" w:tplc="04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9">
    <w:nsid w:val="77A7032C"/>
    <w:multiLevelType w:val="hybridMultilevel"/>
    <w:tmpl w:val="14EAA98C"/>
    <w:lvl w:ilvl="0" w:tplc="B792DC96">
      <w:start w:val="7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6"/>
  </w:num>
  <w:num w:numId="3">
    <w:abstractNumId w:val="8"/>
  </w:num>
  <w:num w:numId="4">
    <w:abstractNumId w:val="3"/>
  </w:num>
  <w:num w:numId="5">
    <w:abstractNumId w:val="7"/>
  </w:num>
  <w:num w:numId="6">
    <w:abstractNumId w:val="4"/>
  </w:num>
  <w:num w:numId="7">
    <w:abstractNumId w:val="2"/>
  </w:num>
  <w:num w:numId="8">
    <w:abstractNumId w:val="5"/>
  </w:num>
  <w:num w:numId="9">
    <w:abstractNumId w:val="0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844E2"/>
    <w:rsid w:val="00001C7F"/>
    <w:rsid w:val="00005BCD"/>
    <w:rsid w:val="0001521D"/>
    <w:rsid w:val="0002483F"/>
    <w:rsid w:val="000313CE"/>
    <w:rsid w:val="000552DA"/>
    <w:rsid w:val="000601B0"/>
    <w:rsid w:val="00062494"/>
    <w:rsid w:val="00063185"/>
    <w:rsid w:val="00072951"/>
    <w:rsid w:val="000833A4"/>
    <w:rsid w:val="00095C14"/>
    <w:rsid w:val="00096539"/>
    <w:rsid w:val="000C21C9"/>
    <w:rsid w:val="000E240F"/>
    <w:rsid w:val="00100FA6"/>
    <w:rsid w:val="001301F9"/>
    <w:rsid w:val="001418EE"/>
    <w:rsid w:val="00154390"/>
    <w:rsid w:val="0015441E"/>
    <w:rsid w:val="0018200E"/>
    <w:rsid w:val="001C62F1"/>
    <w:rsid w:val="001D275B"/>
    <w:rsid w:val="001D3E5E"/>
    <w:rsid w:val="001D659F"/>
    <w:rsid w:val="001E0E4F"/>
    <w:rsid w:val="001F6D21"/>
    <w:rsid w:val="0020633C"/>
    <w:rsid w:val="00226B9B"/>
    <w:rsid w:val="002A23F4"/>
    <w:rsid w:val="002B561E"/>
    <w:rsid w:val="002C23A3"/>
    <w:rsid w:val="002C5D5A"/>
    <w:rsid w:val="002F0122"/>
    <w:rsid w:val="00300153"/>
    <w:rsid w:val="00311BA1"/>
    <w:rsid w:val="00315551"/>
    <w:rsid w:val="003546D7"/>
    <w:rsid w:val="00356F5C"/>
    <w:rsid w:val="0038122A"/>
    <w:rsid w:val="00393D90"/>
    <w:rsid w:val="003A2970"/>
    <w:rsid w:val="003B05C8"/>
    <w:rsid w:val="003C03C7"/>
    <w:rsid w:val="003D28D1"/>
    <w:rsid w:val="004055F1"/>
    <w:rsid w:val="00426572"/>
    <w:rsid w:val="004535A0"/>
    <w:rsid w:val="00473FD7"/>
    <w:rsid w:val="004945EB"/>
    <w:rsid w:val="004A25DF"/>
    <w:rsid w:val="004A3A25"/>
    <w:rsid w:val="004A60B1"/>
    <w:rsid w:val="004D74E0"/>
    <w:rsid w:val="004E7E20"/>
    <w:rsid w:val="00506291"/>
    <w:rsid w:val="00522636"/>
    <w:rsid w:val="005331D8"/>
    <w:rsid w:val="00542978"/>
    <w:rsid w:val="00542A55"/>
    <w:rsid w:val="00544E0A"/>
    <w:rsid w:val="005474A3"/>
    <w:rsid w:val="00552492"/>
    <w:rsid w:val="00553481"/>
    <w:rsid w:val="0057590E"/>
    <w:rsid w:val="00575ECD"/>
    <w:rsid w:val="00577164"/>
    <w:rsid w:val="00581F57"/>
    <w:rsid w:val="0058536D"/>
    <w:rsid w:val="00593AEB"/>
    <w:rsid w:val="005A0231"/>
    <w:rsid w:val="005C6562"/>
    <w:rsid w:val="005F129B"/>
    <w:rsid w:val="00610A5F"/>
    <w:rsid w:val="006124CB"/>
    <w:rsid w:val="00614A47"/>
    <w:rsid w:val="00624B6C"/>
    <w:rsid w:val="00631E8E"/>
    <w:rsid w:val="0064689A"/>
    <w:rsid w:val="00651941"/>
    <w:rsid w:val="00663331"/>
    <w:rsid w:val="00675B3C"/>
    <w:rsid w:val="00682CDD"/>
    <w:rsid w:val="0068397F"/>
    <w:rsid w:val="006858B5"/>
    <w:rsid w:val="00685E5D"/>
    <w:rsid w:val="006A3D1B"/>
    <w:rsid w:val="006A643E"/>
    <w:rsid w:val="006D16A1"/>
    <w:rsid w:val="006D2820"/>
    <w:rsid w:val="006F6182"/>
    <w:rsid w:val="00717BA2"/>
    <w:rsid w:val="00726DAD"/>
    <w:rsid w:val="0073387D"/>
    <w:rsid w:val="00734D42"/>
    <w:rsid w:val="00735D34"/>
    <w:rsid w:val="00764B1F"/>
    <w:rsid w:val="007667FF"/>
    <w:rsid w:val="00770785"/>
    <w:rsid w:val="00790A6F"/>
    <w:rsid w:val="00795E81"/>
    <w:rsid w:val="00797F42"/>
    <w:rsid w:val="007B32B5"/>
    <w:rsid w:val="007D6ADE"/>
    <w:rsid w:val="008017AC"/>
    <w:rsid w:val="00811787"/>
    <w:rsid w:val="00811CF9"/>
    <w:rsid w:val="00815A4B"/>
    <w:rsid w:val="00820207"/>
    <w:rsid w:val="008601B6"/>
    <w:rsid w:val="00863932"/>
    <w:rsid w:val="008D3A43"/>
    <w:rsid w:val="00901247"/>
    <w:rsid w:val="00907AE7"/>
    <w:rsid w:val="00920F81"/>
    <w:rsid w:val="00931850"/>
    <w:rsid w:val="0093431E"/>
    <w:rsid w:val="00935229"/>
    <w:rsid w:val="00937B54"/>
    <w:rsid w:val="00957716"/>
    <w:rsid w:val="00961F95"/>
    <w:rsid w:val="009844E2"/>
    <w:rsid w:val="00985C11"/>
    <w:rsid w:val="00990BFD"/>
    <w:rsid w:val="009B6705"/>
    <w:rsid w:val="009F165E"/>
    <w:rsid w:val="009F1CE2"/>
    <w:rsid w:val="009F207F"/>
    <w:rsid w:val="00A039E3"/>
    <w:rsid w:val="00A16765"/>
    <w:rsid w:val="00A65BEC"/>
    <w:rsid w:val="00A65E32"/>
    <w:rsid w:val="00A77EF3"/>
    <w:rsid w:val="00AA1EBF"/>
    <w:rsid w:val="00AA6560"/>
    <w:rsid w:val="00AD2C62"/>
    <w:rsid w:val="00AF147F"/>
    <w:rsid w:val="00B01619"/>
    <w:rsid w:val="00B24D83"/>
    <w:rsid w:val="00B65D35"/>
    <w:rsid w:val="00B72491"/>
    <w:rsid w:val="00B828BB"/>
    <w:rsid w:val="00BC3545"/>
    <w:rsid w:val="00BC65A1"/>
    <w:rsid w:val="00BD0772"/>
    <w:rsid w:val="00BD3F98"/>
    <w:rsid w:val="00BD47F9"/>
    <w:rsid w:val="00BF163C"/>
    <w:rsid w:val="00C037CB"/>
    <w:rsid w:val="00C1543B"/>
    <w:rsid w:val="00C33104"/>
    <w:rsid w:val="00C44353"/>
    <w:rsid w:val="00C53277"/>
    <w:rsid w:val="00C616A4"/>
    <w:rsid w:val="00C74FFF"/>
    <w:rsid w:val="00C85371"/>
    <w:rsid w:val="00CA2F03"/>
    <w:rsid w:val="00CC471D"/>
    <w:rsid w:val="00CC6643"/>
    <w:rsid w:val="00D0328F"/>
    <w:rsid w:val="00D10D13"/>
    <w:rsid w:val="00D259DA"/>
    <w:rsid w:val="00D27C7F"/>
    <w:rsid w:val="00D5437C"/>
    <w:rsid w:val="00D62F2C"/>
    <w:rsid w:val="00D67D2D"/>
    <w:rsid w:val="00D713C7"/>
    <w:rsid w:val="00D756AA"/>
    <w:rsid w:val="00DA1078"/>
    <w:rsid w:val="00DA16BF"/>
    <w:rsid w:val="00DC2C96"/>
    <w:rsid w:val="00E0256F"/>
    <w:rsid w:val="00E528B9"/>
    <w:rsid w:val="00E5433C"/>
    <w:rsid w:val="00E67170"/>
    <w:rsid w:val="00E7022E"/>
    <w:rsid w:val="00E70A35"/>
    <w:rsid w:val="00E73231"/>
    <w:rsid w:val="00E74CEE"/>
    <w:rsid w:val="00E868D7"/>
    <w:rsid w:val="00EA2A15"/>
    <w:rsid w:val="00EA38CD"/>
    <w:rsid w:val="00F152AC"/>
    <w:rsid w:val="00F20F10"/>
    <w:rsid w:val="00F279F6"/>
    <w:rsid w:val="00F34272"/>
    <w:rsid w:val="00F431F1"/>
    <w:rsid w:val="00F51BE3"/>
    <w:rsid w:val="00F51EC9"/>
    <w:rsid w:val="00F60696"/>
    <w:rsid w:val="00F8284E"/>
    <w:rsid w:val="00F82C37"/>
    <w:rsid w:val="00FA2EEF"/>
    <w:rsid w:val="00FB6356"/>
    <w:rsid w:val="00FD7925"/>
    <w:rsid w:val="00FF40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8792DBC6-72DF-4BA9-88B9-34CA772464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FB6356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9844E2"/>
    <w:pPr>
      <w:ind w:left="720"/>
      <w:contextualSpacing/>
    </w:pPr>
  </w:style>
  <w:style w:type="paragraph" w:styleId="Aufzhlungszeichen">
    <w:name w:val="List Bullet"/>
    <w:basedOn w:val="Standard"/>
    <w:uiPriority w:val="99"/>
    <w:unhideWhenUsed/>
    <w:rsid w:val="006A3D1B"/>
    <w:pPr>
      <w:numPr>
        <w:numId w:val="9"/>
      </w:numPr>
      <w:contextualSpacing/>
    </w:pPr>
  </w:style>
  <w:style w:type="character" w:styleId="Hyperlink">
    <w:name w:val="Hyperlink"/>
    <w:basedOn w:val="Absatz-Standardschriftart"/>
    <w:uiPriority w:val="99"/>
    <w:unhideWhenUsed/>
    <w:rsid w:val="006858B5"/>
    <w:rPr>
      <w:color w:val="0000FF" w:themeColor="hyperlink"/>
      <w:u w:val="single"/>
    </w:rPr>
  </w:style>
  <w:style w:type="character" w:customStyle="1" w:styleId="Mention">
    <w:name w:val="Mention"/>
    <w:basedOn w:val="Absatz-Standardschriftart"/>
    <w:uiPriority w:val="99"/>
    <w:semiHidden/>
    <w:unhideWhenUsed/>
    <w:rsid w:val="006858B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188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724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4743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947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467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116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898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9995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738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3487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106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662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2066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795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2351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9817211">
                      <w:marLeft w:val="225"/>
                      <w:marRight w:val="2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48097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49209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76481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9912554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1481299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69050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1429096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8315995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629230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8297064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5220809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2632664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2078701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4337551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5194000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8889989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444496788">
                                                                                          <w:marLeft w:val="120"/>
                                                                                          <w:marRight w:val="135"/>
                                                                                          <w:marTop w:val="150"/>
                                                                                          <w:marBottom w:val="15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5370864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217993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377110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122356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4434553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3079175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0268322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30</Words>
  <Characters>5234</Characters>
  <Application>Microsoft Office Word</Application>
  <DocSecurity>0</DocSecurity>
  <Lines>43</Lines>
  <Paragraphs>1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T Verbund IMISE / ZKS Uni Leipzig</Company>
  <LinksUpToDate>false</LinksUpToDate>
  <CharactersWithSpaces>60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olskin</dc:creator>
  <cp:lastModifiedBy>Benutzer der UB</cp:lastModifiedBy>
  <cp:revision>69</cp:revision>
  <dcterms:created xsi:type="dcterms:W3CDTF">2017-05-04T12:03:00Z</dcterms:created>
  <dcterms:modified xsi:type="dcterms:W3CDTF">2017-06-27T19:30:00Z</dcterms:modified>
</cp:coreProperties>
</file>